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AE5BAA" w14:textId="77777777" w:rsidR="003C3A18" w:rsidRDefault="003C3A18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72FF4945" w14:textId="77777777" w:rsidR="003C3A18" w:rsidRDefault="003C3A18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46AAC4F7" w14:textId="77777777" w:rsidR="003C3A18" w:rsidRDefault="003C3A18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20531CF6" w14:textId="77777777" w:rsidR="003C3A18" w:rsidRDefault="003C3A18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2F8ACC0E" w14:textId="427D175E" w:rsidR="002065AB" w:rsidRPr="003666AF" w:rsidRDefault="001F4161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Informative Speech Outline</w:t>
      </w:r>
    </w:p>
    <w:p w14:paraId="7AC301E2" w14:textId="34BD4BB4" w:rsidR="002065AB" w:rsidRPr="003666AF" w:rsidRDefault="001F4161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</w:rPr>
        <w:t>Student Name</w:t>
      </w:r>
    </w:p>
    <w:p w14:paraId="0AF744FC" w14:textId="42C683D3" w:rsidR="002065AB" w:rsidRPr="003666AF" w:rsidRDefault="001F4161" w:rsidP="00B9137C">
      <w:pPr>
        <w:spacing w:after="0"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r. Horner</w:t>
      </w:r>
    </w:p>
    <w:p w14:paraId="4B1E2AF3" w14:textId="4C049975" w:rsidR="002065AB" w:rsidRPr="003666AF" w:rsidRDefault="001F4161" w:rsidP="00B9137C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r w:rsidRPr="003666AF">
        <w:rPr>
          <w:rFonts w:ascii="Times New Roman" w:hAnsi="Times New Roman" w:cs="Times New Roman"/>
        </w:rPr>
        <w:t>Correct date</w:t>
      </w:r>
    </w:p>
    <w:p w14:paraId="5F6276FB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5F7B58B1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1A067284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464013B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B8FEEA8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2BC35BAE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0A0E1FB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3709FD67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154B1A22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7D3654C0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285E581E" w14:textId="77777777" w:rsidR="002065AB" w:rsidRPr="003666AF" w:rsidRDefault="002065AB" w:rsidP="00B9137C">
      <w:pPr>
        <w:spacing w:line="480" w:lineRule="auto"/>
        <w:jc w:val="center"/>
        <w:rPr>
          <w:rFonts w:ascii="Times New Roman" w:hAnsi="Times New Roman" w:cs="Times New Roman"/>
          <w:b/>
        </w:rPr>
      </w:pPr>
    </w:p>
    <w:p w14:paraId="0383D7D8" w14:textId="77777777" w:rsidR="00892DBA" w:rsidRDefault="00892DBA" w:rsidP="00B9137C">
      <w:pPr>
        <w:spacing w:after="0" w:line="480" w:lineRule="auto"/>
        <w:rPr>
          <w:rFonts w:ascii="Times New Roman" w:hAnsi="Times New Roman" w:cs="Times New Roman"/>
          <w:b/>
        </w:rPr>
      </w:pPr>
    </w:p>
    <w:p w14:paraId="656E9DA2" w14:textId="1F29112E" w:rsidR="00F16FF3" w:rsidRDefault="001F4161" w:rsidP="00B9137C">
      <w:pPr>
        <w:spacing w:after="0"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opic: </w:t>
      </w:r>
      <w:r w:rsidR="00B8687C">
        <w:rPr>
          <w:rFonts w:ascii="Times New Roman" w:hAnsi="Times New Roman" w:cs="Times New Roman"/>
        </w:rPr>
        <w:t>How to</w:t>
      </w:r>
      <w:r w:rsidR="00892DBA">
        <w:rPr>
          <w:rFonts w:ascii="Times New Roman" w:hAnsi="Times New Roman" w:cs="Times New Roman"/>
        </w:rPr>
        <w:t xml:space="preserve"> Succeed in College</w:t>
      </w:r>
    </w:p>
    <w:p w14:paraId="7F7DEEC9" w14:textId="57FEBAED" w:rsidR="005F3A3F" w:rsidRDefault="001F4161" w:rsidP="00B9137C">
      <w:pPr>
        <w:spacing w:after="0" w:line="480" w:lineRule="auto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  <w:b/>
        </w:rPr>
        <w:t>Introduction</w:t>
      </w:r>
      <w:r w:rsidRPr="003666AF">
        <w:rPr>
          <w:rFonts w:ascii="Times New Roman" w:hAnsi="Times New Roman" w:cs="Times New Roman"/>
        </w:rPr>
        <w:t xml:space="preserve"> </w:t>
      </w:r>
      <w:r w:rsidR="00D84B1B" w:rsidRPr="003666AF">
        <w:rPr>
          <w:rFonts w:ascii="Times New Roman" w:hAnsi="Times New Roman" w:cs="Times New Roman"/>
        </w:rPr>
        <w:t xml:space="preserve">– </w:t>
      </w:r>
    </w:p>
    <w:p w14:paraId="17698A46" w14:textId="46898FEE" w:rsidR="002933A9" w:rsidRDefault="001F4161" w:rsidP="00B9137C">
      <w:pPr>
        <w:pStyle w:val="Heading2"/>
        <w:keepNext/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1080"/>
        </w:tabs>
        <w:spacing w:before="240" w:after="60" w:line="480" w:lineRule="auto"/>
        <w:rPr>
          <w:rFonts w:ascii="Times New Roman" w:eastAsiaTheme="minorHAnsi" w:hAnsi="Times New Roman" w:cs="Times New Roman"/>
          <w:b w:val="0"/>
          <w:bCs w:val="0"/>
          <w:i/>
          <w:iCs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eastAsiaTheme="minorHAnsi" w:hAnsi="Times New Roman" w:cs="Times New Roman"/>
          <w:b w:val="0"/>
          <w:bCs w:val="0"/>
          <w:i/>
          <w:iCs/>
          <w:color w:val="000000" w:themeColor="text1"/>
          <w:sz w:val="24"/>
          <w:szCs w:val="24"/>
          <w:shd w:val="clear" w:color="auto" w:fill="FFFFFF"/>
        </w:rPr>
        <w:t>“</w:t>
      </w:r>
      <w:r w:rsidRPr="002C2E2F">
        <w:rPr>
          <w:rFonts w:ascii="Times New Roman" w:eastAsiaTheme="minorHAnsi" w:hAnsi="Times New Roman" w:cs="Times New Roman"/>
          <w:b w:val="0"/>
          <w:bCs w:val="0"/>
          <w:i/>
          <w:iCs/>
          <w:color w:val="000000" w:themeColor="text1"/>
          <w:sz w:val="24"/>
          <w:szCs w:val="24"/>
          <w:shd w:val="clear" w:color="auto" w:fill="FFFFFF"/>
        </w:rPr>
        <w:t>A college degree is the key to realizing the American dream, well worth the financial sacrifice because it is supposed to open the door to a world of opportunity.” </w:t>
      </w:r>
    </w:p>
    <w:p w14:paraId="26637162" w14:textId="500180DC" w:rsidR="002C2E2F" w:rsidRPr="002C2E2F" w:rsidRDefault="001F4161" w:rsidP="00B9137C">
      <w:pPr>
        <w:spacing w:line="480" w:lineRule="auto"/>
        <w:ind w:left="6480"/>
        <w:rPr>
          <w:rFonts w:ascii="Times New Roman" w:hAnsi="Times New Roman" w:cs="Times New Roman"/>
        </w:rPr>
      </w:pPr>
      <w:r w:rsidRPr="002C2E2F">
        <w:rPr>
          <w:rFonts w:ascii="Times New Roman" w:hAnsi="Times New Roman" w:cs="Times New Roman"/>
        </w:rPr>
        <w:t>(Dan Rather)</w:t>
      </w:r>
    </w:p>
    <w:p w14:paraId="46EA6171" w14:textId="5DE01861" w:rsidR="002933A9" w:rsidRPr="00704897" w:rsidRDefault="001F4161" w:rsidP="00B9137C">
      <w:pPr>
        <w:pStyle w:val="Heading2"/>
        <w:keepNext/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  <w:bar w:val="nil"/>
        </w:pBdr>
        <w:tabs>
          <w:tab w:val="left" w:pos="1080"/>
        </w:tabs>
        <w:spacing w:before="240" w:after="60" w:line="480" w:lineRule="auto"/>
        <w:rPr>
          <w:rFonts w:ascii="Times New Roman" w:hAnsi="Times New Roman" w:cs="Times New Roman"/>
          <w:b w:val="0"/>
          <w:i/>
          <w:sz w:val="24"/>
          <w:szCs w:val="24"/>
        </w:rPr>
      </w:pPr>
      <w:r>
        <w:rPr>
          <w:rFonts w:ascii="Times New Roman" w:hAnsi="Times New Roman" w:cs="Times New Roman"/>
          <w:b w:val="0"/>
          <w:sz w:val="24"/>
          <w:szCs w:val="24"/>
        </w:rPr>
        <w:t xml:space="preserve">Each person in the universe aspires to taste success and overcome the challenges with hard work. If I am asked to </w:t>
      </w:r>
      <w:r w:rsidR="00084790">
        <w:rPr>
          <w:rFonts w:ascii="Times New Roman" w:hAnsi="Times New Roman" w:cs="Times New Roman"/>
          <w:b w:val="0"/>
          <w:sz w:val="24"/>
          <w:szCs w:val="24"/>
        </w:rPr>
        <w:t xml:space="preserve">shed light on how to succeed, I shall term it the lifelong journey only if we are not lazy. </w:t>
      </w:r>
      <w:r w:rsidR="00E412B9">
        <w:rPr>
          <w:rFonts w:ascii="Times New Roman" w:hAnsi="Times New Roman" w:cs="Times New Roman"/>
          <w:b w:val="0"/>
          <w:sz w:val="24"/>
          <w:szCs w:val="24"/>
        </w:rPr>
        <w:t xml:space="preserve">At this moment, I will share my thoughts related to the critical phase of </w:t>
      </w:r>
      <w:r w:rsidR="005F7793">
        <w:rPr>
          <w:rFonts w:ascii="Times New Roman" w:hAnsi="Times New Roman" w:cs="Times New Roman"/>
          <w:b w:val="0"/>
          <w:sz w:val="24"/>
          <w:szCs w:val="24"/>
        </w:rPr>
        <w:t xml:space="preserve">my life which is college. How to succeed in college will be the topic on which I shall put my humble views. </w:t>
      </w:r>
    </w:p>
    <w:p w14:paraId="1D3E83B1" w14:textId="43B81E18" w:rsidR="005F3A3F" w:rsidRPr="003666AF" w:rsidRDefault="001F4161" w:rsidP="00B9137C">
      <w:pPr>
        <w:spacing w:after="0" w:line="480" w:lineRule="auto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  <w:b/>
        </w:rPr>
        <w:t>Thesis</w:t>
      </w:r>
      <w:r w:rsidR="00D84B1B" w:rsidRPr="003666AF">
        <w:rPr>
          <w:rFonts w:ascii="Times New Roman" w:hAnsi="Times New Roman" w:cs="Times New Roman"/>
          <w:b/>
        </w:rPr>
        <w:t xml:space="preserve"> </w:t>
      </w:r>
      <w:r w:rsidR="005F7793">
        <w:rPr>
          <w:rFonts w:ascii="Times New Roman" w:hAnsi="Times New Roman" w:cs="Times New Roman"/>
          <w:b/>
        </w:rPr>
        <w:t xml:space="preserve">Statement - </w:t>
      </w:r>
      <w:r w:rsidRPr="003666AF">
        <w:rPr>
          <w:rFonts w:ascii="Times New Roman" w:hAnsi="Times New Roman" w:cs="Times New Roman"/>
        </w:rPr>
        <w:t xml:space="preserve">. </w:t>
      </w:r>
      <w:r w:rsidR="005F7793">
        <w:rPr>
          <w:rFonts w:ascii="Times New Roman" w:hAnsi="Times New Roman" w:cs="Times New Roman"/>
        </w:rPr>
        <w:t>The time spent in college is momentous and the key to success is taking effective notes, managing your time and studying thoroughly.</w:t>
      </w:r>
    </w:p>
    <w:p w14:paraId="024EDBB8" w14:textId="5A53336D" w:rsidR="005F3A3F" w:rsidRPr="003666AF" w:rsidRDefault="001F4161" w:rsidP="00B9137C">
      <w:pPr>
        <w:spacing w:after="0" w:line="480" w:lineRule="auto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</w:rPr>
        <w:t xml:space="preserve">I.  </w:t>
      </w:r>
      <w:r w:rsidRPr="003666AF">
        <w:rPr>
          <w:rFonts w:ascii="Times New Roman" w:hAnsi="Times New Roman" w:cs="Times New Roman"/>
          <w:b/>
        </w:rPr>
        <w:t>First Main Point</w:t>
      </w:r>
      <w:r w:rsidRPr="003666AF">
        <w:rPr>
          <w:rFonts w:ascii="Times New Roman" w:hAnsi="Times New Roman" w:cs="Times New Roman"/>
        </w:rPr>
        <w:t xml:space="preserve"> –</w:t>
      </w:r>
      <w:r w:rsidR="005F7793">
        <w:rPr>
          <w:rFonts w:ascii="Times New Roman" w:hAnsi="Times New Roman" w:cs="Times New Roman"/>
        </w:rPr>
        <w:t xml:space="preserve"> Taking effective notes</w:t>
      </w:r>
    </w:p>
    <w:p w14:paraId="264FE116" w14:textId="2D8B30E2" w:rsidR="00DC1EA4" w:rsidRPr="003666A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</w:rPr>
        <w:t xml:space="preserve">A. </w:t>
      </w:r>
      <w:r w:rsidR="005F7793">
        <w:rPr>
          <w:rFonts w:ascii="Times New Roman" w:hAnsi="Times New Roman" w:cs="Times New Roman"/>
        </w:rPr>
        <w:t xml:space="preserve">Each lecture should be attended regardless of the mood and </w:t>
      </w:r>
      <w:r w:rsidR="00B82F92">
        <w:rPr>
          <w:rFonts w:ascii="Times New Roman" w:hAnsi="Times New Roman" w:cs="Times New Roman"/>
        </w:rPr>
        <w:t xml:space="preserve">revised back at home. </w:t>
      </w:r>
      <w:r w:rsidRPr="003666AF">
        <w:rPr>
          <w:rFonts w:ascii="Times New Roman" w:hAnsi="Times New Roman" w:cs="Times New Roman"/>
        </w:rPr>
        <w:t xml:space="preserve"> </w:t>
      </w:r>
    </w:p>
    <w:p w14:paraId="09C0F8AD" w14:textId="77777777" w:rsidR="002E1144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</w:rPr>
        <w:t xml:space="preserve">B. </w:t>
      </w:r>
      <w:r w:rsidR="00784339">
        <w:rPr>
          <w:rFonts w:ascii="Times New Roman" w:hAnsi="Times New Roman" w:cs="Times New Roman"/>
        </w:rPr>
        <w:t xml:space="preserve">The major flaw in notes taking strategy is </w:t>
      </w:r>
      <w:r>
        <w:rPr>
          <w:rFonts w:ascii="Times New Roman" w:hAnsi="Times New Roman" w:cs="Times New Roman"/>
        </w:rPr>
        <w:t xml:space="preserve">copying notes of follows or using them </w:t>
      </w:r>
    </w:p>
    <w:p w14:paraId="617AC828" w14:textId="41161DA5" w:rsidR="005F3A3F" w:rsidRPr="003666A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instead of writing at own</w:t>
      </w:r>
      <w:r w:rsidR="004013BF">
        <w:rPr>
          <w:rFonts w:ascii="Times New Roman" w:hAnsi="Times New Roman" w:cs="Times New Roman"/>
        </w:rPr>
        <w:fldChar w:fldCharType="begin"/>
      </w:r>
      <w:r w:rsidR="004013BF">
        <w:rPr>
          <w:rFonts w:ascii="Times New Roman" w:hAnsi="Times New Roman" w:cs="Times New Roman"/>
        </w:rPr>
        <w:instrText xml:space="preserve"> ADDIN ZOTERO_ITEM CSL_CITATION {"citationID":"GYm06fvw","properties":{"formattedCitation":"(person et al., 2017)","plainCitation":"(person et al., 2017)","noteIndex":0},"citationItems":[{"id":89,"uris":["http://zotero.org/users/local/yvjivw9i/items/FSAHUNSG"],"uri":["http://zotero.org/users/local/yvjivw9i/items/FSAHUNSG"],"itemData":{"id":89,"type":"post-weblog","title":"Impressive Speech on Success in simple and easy words","container-title":"IndiaCelebrating.com","abstract":"Find Speech on Success for Students and others. Find long and short impressive Success Speech to the audience in very simple and easy words.","URL":"https://www.indiacelebrating.com/speech/speech-on-success/","language":"en-US","author":[{"family":"person","given":"About The Author Aarti ShuklaBeing","dropping-particle":"a literature"},{"family":"reading","given":"I.","dropping-particle":"am extremely passionate about"},{"family":"field","given":"pouring down my thoughts on papers So what better than adopting writing itself as a profession? With","dropping-particle":"more than four years of experience in the given"},{"family":"clients","given":"I.","dropping-particle":"have been able to build online reputation of my"},{"family":"Niches","given":"Supported Them with Content in Various"},{"family":"Travel","given":"Such","dropping-particle":"as"},{"literal":"fashion"},{"family":"Decor","given":"Home"},{"literal":"science"},{"literal":"technology"},{"family":"However","given":"to","dropping-particle":"name a few"},{"family":"journey","given":"when I.","dropping-particle":"look back it feels as if it's just the beginning of this"},{"family":"Books","given":"Still There's a Lot More to Explore Through the Magical World","dropping-particle":"of"},{"family":"Writing","given":"Reach Out to a Wider Audience Through My Flair","dropping-particle":"for"}],"issued":{"date-parts":[["2017",8,9]]},"accessed":{"date-parts":[["2019",4,26]]}}}],"schema":"https://github.com/citation-style-language/schema/raw/master/csl-citation.json"} </w:instrText>
      </w:r>
      <w:r w:rsidR="004013BF">
        <w:rPr>
          <w:rFonts w:ascii="Times New Roman" w:hAnsi="Times New Roman" w:cs="Times New Roman"/>
        </w:rPr>
        <w:fldChar w:fldCharType="separate"/>
      </w:r>
      <w:r w:rsidR="004013BF" w:rsidRPr="004013BF">
        <w:rPr>
          <w:rFonts w:ascii="Times New Roman" w:hAnsi="Times New Roman" w:cs="Times New Roman"/>
        </w:rPr>
        <w:t>(person et al., 2017)</w:t>
      </w:r>
      <w:r w:rsidR="004013B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3E5D9C18" w14:textId="55C48F5C" w:rsidR="005F3A3F" w:rsidRPr="003666A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8476DF">
        <w:rPr>
          <w:rFonts w:ascii="Times New Roman" w:hAnsi="Times New Roman" w:cs="Times New Roman"/>
        </w:rPr>
        <w:t>. Take notes clearly and concisely.</w:t>
      </w:r>
    </w:p>
    <w:p w14:paraId="283A1E56" w14:textId="11CE4C9F" w:rsidR="005F3A3F" w:rsidRPr="003666AF" w:rsidRDefault="001F4161" w:rsidP="00B9137C">
      <w:pPr>
        <w:spacing w:after="0" w:line="480" w:lineRule="auto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</w:rPr>
        <w:t xml:space="preserve">II. </w:t>
      </w:r>
      <w:r w:rsidRPr="003666AF">
        <w:rPr>
          <w:rFonts w:ascii="Times New Roman" w:hAnsi="Times New Roman" w:cs="Times New Roman"/>
          <w:b/>
        </w:rPr>
        <w:t>Second Main Point</w:t>
      </w:r>
      <w:r w:rsidRPr="003666AF">
        <w:rPr>
          <w:rFonts w:ascii="Times New Roman" w:hAnsi="Times New Roman" w:cs="Times New Roman"/>
        </w:rPr>
        <w:t xml:space="preserve"> – </w:t>
      </w:r>
      <w:r w:rsidR="008476DF">
        <w:rPr>
          <w:rFonts w:ascii="Times New Roman" w:hAnsi="Times New Roman" w:cs="Times New Roman"/>
        </w:rPr>
        <w:t>Managing your time</w:t>
      </w:r>
    </w:p>
    <w:p w14:paraId="58AA8602" w14:textId="112A7446" w:rsidR="00DC1EA4" w:rsidRPr="003666A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3666AF">
        <w:rPr>
          <w:rFonts w:ascii="Times New Roman" w:hAnsi="Times New Roman" w:cs="Times New Roman"/>
        </w:rPr>
        <w:t xml:space="preserve">A. </w:t>
      </w:r>
      <w:r w:rsidR="008476DF">
        <w:rPr>
          <w:rFonts w:ascii="Times New Roman" w:hAnsi="Times New Roman" w:cs="Times New Roman"/>
        </w:rPr>
        <w:t>Make a schedule and follow it in true letter and spirits.</w:t>
      </w:r>
    </w:p>
    <w:p w14:paraId="2AC7B90A" w14:textId="77777777" w:rsid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. Taking 7 hours of sleep at night will offer 119 hours each week to do </w:t>
      </w:r>
    </w:p>
    <w:p w14:paraId="20E3E07B" w14:textId="225AE4D9" w:rsidR="005F3A3F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</w:t>
      </w:r>
      <w:r w:rsidR="008476DF">
        <w:rPr>
          <w:rFonts w:ascii="Times New Roman" w:hAnsi="Times New Roman" w:cs="Times New Roman"/>
        </w:rPr>
        <w:t>everything</w:t>
      </w:r>
      <w:r w:rsidRPr="004013BF">
        <w:rPr>
          <w:rFonts w:ascii="Times New Roman" w:hAnsi="Times New Roman" w:cs="Times New Roman"/>
        </w:rPr>
        <w:fldChar w:fldCharType="begin"/>
      </w:r>
      <w:r w:rsidRPr="004013BF">
        <w:rPr>
          <w:rFonts w:ascii="Times New Roman" w:hAnsi="Times New Roman" w:cs="Times New Roman"/>
        </w:rPr>
        <w:instrText xml:space="preserve"> ADDIN ZOTERO_ITEM CSL_CITATION {"citationID":"IDbMhPC1","properties":{"formattedCitation":"(\\uc0\\u8220{}How to Succeed in College and Life,\\uc0\\u8221{} n.d.)","plainCitation":"(“How to Succeed in College and Life,” n.d.)","noteIndex":0},"citationItems":[{"id":86,"uris":["http://zotero.org/users/local/yvjivw9i/items/QQYSLE3T"],"uri":["http://zotero.org/users/local/yvjivw9i/items/QQYSLE3T"],"itemData":{"id":86,"type":"webpage","title":"How to Succeed in College and Life","URL":"https://greatergood.berkeley.edu/article/item/how_to_succeed_in_college_and_life","accessed":{"date-parts":[["2019",4,26]]}}}],"schema":"https://github.com/citation-style-language/schema/raw/master/csl-citation.json"} </w:instrText>
      </w:r>
      <w:r w:rsidRPr="004013BF">
        <w:rPr>
          <w:rFonts w:ascii="Times New Roman" w:hAnsi="Times New Roman" w:cs="Times New Roman"/>
        </w:rPr>
        <w:fldChar w:fldCharType="separate"/>
      </w:r>
      <w:r w:rsidRPr="004013BF">
        <w:rPr>
          <w:rFonts w:ascii="Times New Roman" w:hAnsi="Times New Roman" w:cs="Times New Roman"/>
        </w:rPr>
        <w:t>(“How to Succeed in College and Life,” n.d.)</w:t>
      </w:r>
      <w:r w:rsidRPr="004013BF">
        <w:rPr>
          <w:rFonts w:ascii="Times New Roman" w:hAnsi="Times New Roman" w:cs="Times New Roman"/>
        </w:rPr>
        <w:fldChar w:fldCharType="end"/>
      </w:r>
      <w:r w:rsidRPr="004013BF">
        <w:rPr>
          <w:rFonts w:ascii="Times New Roman" w:hAnsi="Times New Roman" w:cs="Times New Roman"/>
        </w:rPr>
        <w:t xml:space="preserve">. </w:t>
      </w:r>
    </w:p>
    <w:p w14:paraId="5E7E93CF" w14:textId="77777777" w:rsidR="008476DF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lastRenderedPageBreak/>
        <w:t>C</w:t>
      </w:r>
      <w:r w:rsidR="005F3A3F" w:rsidRPr="004013BF">
        <w:rPr>
          <w:rFonts w:ascii="Times New Roman" w:hAnsi="Times New Roman" w:cs="Times New Roman"/>
        </w:rPr>
        <w:t xml:space="preserve">. </w:t>
      </w:r>
      <w:r w:rsidRPr="004013BF">
        <w:rPr>
          <w:rFonts w:ascii="Times New Roman" w:hAnsi="Times New Roman" w:cs="Times New Roman"/>
        </w:rPr>
        <w:t xml:space="preserve">Procrastination is the devil which not only eats your excellent grades but also </w:t>
      </w:r>
    </w:p>
    <w:p w14:paraId="61279BC8" w14:textId="4F87ADB7" w:rsidR="005F3A3F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 xml:space="preserve">    manifests in overall poor performance at college.</w:t>
      </w:r>
    </w:p>
    <w:p w14:paraId="47904456" w14:textId="248C0560" w:rsidR="005F3A3F" w:rsidRPr="004013BF" w:rsidRDefault="001F4161" w:rsidP="00B9137C">
      <w:pPr>
        <w:spacing w:after="0" w:line="480" w:lineRule="auto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 xml:space="preserve">III. </w:t>
      </w:r>
      <w:r w:rsidRPr="004013BF">
        <w:rPr>
          <w:rFonts w:ascii="Times New Roman" w:hAnsi="Times New Roman" w:cs="Times New Roman"/>
          <w:b/>
        </w:rPr>
        <w:t>Third M</w:t>
      </w:r>
      <w:r w:rsidR="00DC1EA4" w:rsidRPr="004013BF">
        <w:rPr>
          <w:rFonts w:ascii="Times New Roman" w:hAnsi="Times New Roman" w:cs="Times New Roman"/>
          <w:b/>
        </w:rPr>
        <w:t>ain Point</w:t>
      </w:r>
      <w:r w:rsidR="00DC1EA4" w:rsidRPr="004013BF">
        <w:rPr>
          <w:rFonts w:ascii="Times New Roman" w:hAnsi="Times New Roman" w:cs="Times New Roman"/>
        </w:rPr>
        <w:t xml:space="preserve"> – </w:t>
      </w:r>
      <w:r w:rsidR="008476DF" w:rsidRPr="004013BF">
        <w:rPr>
          <w:rFonts w:ascii="Times New Roman" w:hAnsi="Times New Roman" w:cs="Times New Roman"/>
        </w:rPr>
        <w:t>Studying thoroughly</w:t>
      </w:r>
    </w:p>
    <w:p w14:paraId="049A7AAD" w14:textId="46B0AF8A" w:rsidR="00DC1EA4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 xml:space="preserve">A. </w:t>
      </w:r>
      <w:r w:rsidR="008476DF" w:rsidRPr="004013BF">
        <w:rPr>
          <w:rFonts w:ascii="Times New Roman" w:hAnsi="Times New Roman" w:cs="Times New Roman"/>
        </w:rPr>
        <w:t>Always advance to acquire knowledge not only grades.</w:t>
      </w:r>
    </w:p>
    <w:p w14:paraId="3560F3BF" w14:textId="7253DFC4" w:rsidR="005F3A3F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 xml:space="preserve">B. </w:t>
      </w:r>
      <w:r w:rsidR="008476DF" w:rsidRPr="004013BF">
        <w:rPr>
          <w:rFonts w:ascii="Times New Roman" w:hAnsi="Times New Roman" w:cs="Times New Roman"/>
        </w:rPr>
        <w:t>Establish a goal and strive to pursue it by studying in true letter and spirits.</w:t>
      </w:r>
    </w:p>
    <w:p w14:paraId="6B064411" w14:textId="77777777" w:rsidR="008476DF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 xml:space="preserve">C. It is essential to understand acing each subject, regardless of the interest, is not the </w:t>
      </w:r>
    </w:p>
    <w:p w14:paraId="6373C95D" w14:textId="22A89AFD" w:rsidR="005F3A3F" w:rsidRPr="004013BF" w:rsidRDefault="001F4161" w:rsidP="00B9137C">
      <w:pPr>
        <w:spacing w:after="0" w:line="480" w:lineRule="auto"/>
        <w:ind w:firstLine="720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 xml:space="preserve">    the only key to succeed in college.</w:t>
      </w:r>
    </w:p>
    <w:p w14:paraId="6C00F2F6" w14:textId="2925090C" w:rsidR="002012CF" w:rsidRPr="004013BF" w:rsidRDefault="001F4161" w:rsidP="00B9137C">
      <w:pPr>
        <w:spacing w:after="0" w:line="480" w:lineRule="auto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  <w:b/>
        </w:rPr>
        <w:t>Conclusion</w:t>
      </w:r>
      <w:r w:rsidR="00CF7F30" w:rsidRPr="004013BF">
        <w:rPr>
          <w:rFonts w:ascii="Times New Roman" w:hAnsi="Times New Roman" w:cs="Times New Roman"/>
        </w:rPr>
        <w:t xml:space="preserve"> –</w:t>
      </w:r>
      <w:r w:rsidR="0036654A" w:rsidRPr="004013BF">
        <w:rPr>
          <w:rFonts w:ascii="Times New Roman" w:hAnsi="Times New Roman" w:cs="Times New Roman"/>
        </w:rPr>
        <w:t xml:space="preserve"> </w:t>
      </w:r>
    </w:p>
    <w:p w14:paraId="382A3518" w14:textId="77777777" w:rsidR="008476DF" w:rsidRPr="004013BF" w:rsidRDefault="001F4161" w:rsidP="00B9137C">
      <w:pPr>
        <w:pStyle w:val="ListParagraph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13BF">
        <w:rPr>
          <w:rFonts w:ascii="Times New Roman" w:hAnsi="Times New Roman" w:cs="Times New Roman"/>
          <w:sz w:val="24"/>
          <w:szCs w:val="24"/>
        </w:rPr>
        <w:t>The time spent in college is momentous and the key to success is taking effective notes, managing your time and studying thoroughly.</w:t>
      </w:r>
    </w:p>
    <w:p w14:paraId="481C55AE" w14:textId="5A91E2D2" w:rsidR="002933A9" w:rsidRPr="004013BF" w:rsidRDefault="001F4161" w:rsidP="00B9137C">
      <w:pPr>
        <w:pStyle w:val="ListParagraph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13BF">
        <w:rPr>
          <w:rFonts w:ascii="Times New Roman" w:hAnsi="Times New Roman" w:cs="Times New Roman"/>
          <w:sz w:val="24"/>
          <w:szCs w:val="24"/>
        </w:rPr>
        <w:t>Procrastination will kill the performance at college which h should be combated with following a strict schedule</w:t>
      </w:r>
      <w:r w:rsidR="00E258CB" w:rsidRPr="004013B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0592E1" w14:textId="370D0649" w:rsidR="002933A9" w:rsidRPr="004013BF" w:rsidRDefault="001F4161" w:rsidP="00B9137C">
      <w:pPr>
        <w:pStyle w:val="ListParagraph"/>
        <w:numPr>
          <w:ilvl w:val="0"/>
          <w:numId w:val="3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13BF">
        <w:rPr>
          <w:rFonts w:ascii="Times New Roman" w:hAnsi="Times New Roman" w:cs="Times New Roman"/>
          <w:sz w:val="24"/>
          <w:szCs w:val="24"/>
        </w:rPr>
        <w:t>College is the nursery where inspiring people are polished and succeeding in college must be the aim of each student to contribute toward the American dream in the future.</w:t>
      </w:r>
      <w:r w:rsidR="00B9137C" w:rsidRPr="004013B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143BE5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84AA74C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00BFB1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EC69BCD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453F1A6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36A468C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F212925" w14:textId="77777777" w:rsidR="00B9137C" w:rsidRPr="004013BF" w:rsidRDefault="00B9137C" w:rsidP="00B9137C">
      <w:pPr>
        <w:pStyle w:val="ListParagraph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D4883DE" w14:textId="77777777" w:rsidR="004013BF" w:rsidRDefault="004013BF" w:rsidP="004013BF">
      <w:pPr>
        <w:spacing w:after="0" w:line="480" w:lineRule="auto"/>
        <w:rPr>
          <w:rFonts w:ascii="Times New Roman" w:hAnsi="Times New Roman" w:cs="Times New Roman"/>
        </w:rPr>
      </w:pPr>
    </w:p>
    <w:p w14:paraId="61B9EC24" w14:textId="77777777" w:rsidR="007812A7" w:rsidRDefault="007812A7" w:rsidP="004013BF">
      <w:pPr>
        <w:spacing w:after="0" w:line="480" w:lineRule="auto"/>
        <w:ind w:left="2880" w:firstLine="720"/>
        <w:rPr>
          <w:rFonts w:ascii="Times New Roman" w:hAnsi="Times New Roman" w:cs="Times New Roman"/>
        </w:rPr>
      </w:pPr>
    </w:p>
    <w:p w14:paraId="50870C87" w14:textId="4DD4289E" w:rsidR="00D17B54" w:rsidRPr="004013BF" w:rsidRDefault="001F4161" w:rsidP="004013BF">
      <w:pPr>
        <w:spacing w:after="0" w:line="480" w:lineRule="auto"/>
        <w:ind w:left="2880" w:firstLine="720"/>
        <w:rPr>
          <w:rFonts w:ascii="Times New Roman" w:hAnsi="Times New Roman" w:cs="Times New Roman"/>
        </w:rPr>
      </w:pPr>
      <w:bookmarkStart w:id="0" w:name="_GoBack"/>
      <w:bookmarkEnd w:id="0"/>
      <w:r w:rsidRPr="004013BF">
        <w:rPr>
          <w:rFonts w:ascii="Times New Roman" w:hAnsi="Times New Roman" w:cs="Times New Roman"/>
        </w:rPr>
        <w:lastRenderedPageBreak/>
        <w:t>References</w:t>
      </w:r>
    </w:p>
    <w:p w14:paraId="2E090B22" w14:textId="77777777" w:rsidR="004013BF" w:rsidRPr="004013BF" w:rsidRDefault="001F4161" w:rsidP="004013BF">
      <w:pPr>
        <w:pStyle w:val="Bibliography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fldChar w:fldCharType="begin"/>
      </w:r>
      <w:r w:rsidRPr="004013BF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4013BF">
        <w:rPr>
          <w:rFonts w:ascii="Times New Roman" w:hAnsi="Times New Roman" w:cs="Times New Roman"/>
        </w:rPr>
        <w:fldChar w:fldCharType="separate"/>
      </w:r>
      <w:r w:rsidRPr="004013BF">
        <w:rPr>
          <w:rFonts w:ascii="Times New Roman" w:hAnsi="Times New Roman" w:cs="Times New Roman"/>
        </w:rPr>
        <w:t>How to Succeed in College and Life. (n.d.). Retrieved April 26, 2019, from https://greatergood.berkeley.edu/article/item/how_to_succeed_in_college_and_life</w:t>
      </w:r>
    </w:p>
    <w:p w14:paraId="2BFCF3E4" w14:textId="77777777" w:rsidR="004013BF" w:rsidRPr="004013BF" w:rsidRDefault="001F4161" w:rsidP="004013BF">
      <w:pPr>
        <w:pStyle w:val="Bibliography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</w:rPr>
        <w:t>person, A. T. A. A. S. a literature, reading, I. am extremely passionate about, field,  pouring down my thoughts on papers S. what better than adopting writing itself as a profession? W. more than four years of experience in the given, clients, I. have been able to build online reputation of my, Niches, S. T. with C. in V., Travel, S. as, … Writing, R. O. to a W. A. T. M. F. for. (2017, August 9). Impressive Speech on Success in simple and easy words. Retrieved April 26, 2019, from IndiaCelebrating.com website: https://www.indiacelebrating.com/speech/speech-on-success/</w:t>
      </w:r>
    </w:p>
    <w:p w14:paraId="7575C6B0" w14:textId="07F4FD6A" w:rsidR="000720E6" w:rsidRDefault="001F4161" w:rsidP="00B9137C">
      <w:pPr>
        <w:pStyle w:val="ListParagraph"/>
        <w:spacing w:after="0" w:line="480" w:lineRule="auto"/>
        <w:rPr>
          <w:rFonts w:ascii="Times New Roman" w:hAnsi="Times New Roman" w:cs="Times New Roman"/>
        </w:rPr>
      </w:pPr>
      <w:r w:rsidRPr="004013B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627F3F3" w14:textId="77777777" w:rsidR="000720E6" w:rsidRPr="00D17B54" w:rsidRDefault="000720E6" w:rsidP="00B9137C">
      <w:pPr>
        <w:pStyle w:val="ListParagraph"/>
        <w:spacing w:after="0" w:line="480" w:lineRule="auto"/>
        <w:rPr>
          <w:rFonts w:ascii="Times New Roman" w:hAnsi="Times New Roman" w:cs="Times New Roman"/>
        </w:rPr>
      </w:pPr>
    </w:p>
    <w:sectPr w:rsidR="000720E6" w:rsidRPr="00D17B54" w:rsidSect="003666AF">
      <w:headerReference w:type="even" r:id="rId8"/>
      <w:headerReference w:type="default" r:id="rId9"/>
      <w:footerReference w:type="even" r:id="rId10"/>
      <w:headerReference w:type="first" r:id="rId11"/>
      <w:pgSz w:w="12240" w:h="15840"/>
      <w:pgMar w:top="1440" w:right="1440" w:bottom="1440" w:left="1440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269925A" w14:textId="77777777" w:rsidR="003C534C" w:rsidRDefault="003C534C">
      <w:pPr>
        <w:spacing w:after="0"/>
      </w:pPr>
      <w:r>
        <w:separator/>
      </w:r>
    </w:p>
  </w:endnote>
  <w:endnote w:type="continuationSeparator" w:id="0">
    <w:p w14:paraId="1B479172" w14:textId="77777777" w:rsidR="003C534C" w:rsidRDefault="003C534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85C7343" w14:textId="77777777" w:rsidR="00CF7F30" w:rsidRDefault="001F4161" w:rsidP="00BB4FD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DBE8E8E" w14:textId="77777777" w:rsidR="00CF7F30" w:rsidRDefault="00CF7F30" w:rsidP="00CF7F3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5F12EA3" w14:textId="77777777" w:rsidR="003C534C" w:rsidRDefault="003C534C">
      <w:pPr>
        <w:spacing w:after="0"/>
      </w:pPr>
      <w:r>
        <w:separator/>
      </w:r>
    </w:p>
  </w:footnote>
  <w:footnote w:type="continuationSeparator" w:id="0">
    <w:p w14:paraId="5BC47044" w14:textId="77777777" w:rsidR="003C534C" w:rsidRDefault="003C534C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074B6F" w14:textId="77777777" w:rsidR="00CF7F30" w:rsidRDefault="001F4161" w:rsidP="00BB4FD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EE5BD30" w14:textId="77777777" w:rsidR="00CF7F30" w:rsidRDefault="00CF7F30" w:rsidP="00CF7F30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25ADE6" w14:textId="4DDFC70A" w:rsidR="00CF7F30" w:rsidRPr="003C3A18" w:rsidRDefault="001F4161" w:rsidP="00BB4FD2">
    <w:pPr>
      <w:pStyle w:val="Header"/>
      <w:framePr w:wrap="around" w:vAnchor="text" w:hAnchor="margin" w:xAlign="right" w:y="1"/>
      <w:rPr>
        <w:rStyle w:val="PageNumber"/>
        <w:rFonts w:ascii="Times New Roman" w:hAnsi="Times New Roman" w:cs="Times New Roman"/>
      </w:rPr>
    </w:pPr>
    <w:r w:rsidRPr="003C3A18">
      <w:rPr>
        <w:rStyle w:val="PageNumber"/>
        <w:rFonts w:ascii="Times New Roman" w:hAnsi="Times New Roman" w:cs="Times New Roman"/>
      </w:rPr>
      <w:fldChar w:fldCharType="begin"/>
    </w:r>
    <w:r w:rsidRPr="003C3A18">
      <w:rPr>
        <w:rStyle w:val="PageNumber"/>
        <w:rFonts w:ascii="Times New Roman" w:hAnsi="Times New Roman" w:cs="Times New Roman"/>
      </w:rPr>
      <w:instrText xml:space="preserve">PAGE  </w:instrText>
    </w:r>
    <w:r w:rsidRPr="003C3A18">
      <w:rPr>
        <w:rStyle w:val="PageNumber"/>
        <w:rFonts w:ascii="Times New Roman" w:hAnsi="Times New Roman" w:cs="Times New Roman"/>
      </w:rPr>
      <w:fldChar w:fldCharType="separate"/>
    </w:r>
    <w:r w:rsidR="007812A7">
      <w:rPr>
        <w:rStyle w:val="PageNumber"/>
        <w:rFonts w:ascii="Times New Roman" w:hAnsi="Times New Roman" w:cs="Times New Roman"/>
        <w:noProof/>
      </w:rPr>
      <w:t>4</w:t>
    </w:r>
    <w:r w:rsidRPr="003C3A18">
      <w:rPr>
        <w:rStyle w:val="PageNumber"/>
        <w:rFonts w:ascii="Times New Roman" w:hAnsi="Times New Roman" w:cs="Times New Roman"/>
      </w:rPr>
      <w:fldChar w:fldCharType="end"/>
    </w:r>
  </w:p>
  <w:p w14:paraId="7F8D28E4" w14:textId="7977C9C1" w:rsidR="002065AB" w:rsidRPr="003C3A18" w:rsidRDefault="001F4161" w:rsidP="002065AB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INFORMATIVE SPEECH OUTLINE</w:t>
    </w:r>
  </w:p>
  <w:p w14:paraId="6566B8F3" w14:textId="114AE461" w:rsidR="00CF7F30" w:rsidRDefault="001F4161" w:rsidP="00892DBA">
    <w:pPr>
      <w:pStyle w:val="Header"/>
      <w:tabs>
        <w:tab w:val="clear" w:pos="4320"/>
        <w:tab w:val="clear" w:pos="8640"/>
        <w:tab w:val="left" w:pos="2925"/>
      </w:tabs>
      <w:ind w:right="360"/>
    </w:pP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</w:rPr>
      <w:id w:val="-123601430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529E7C2" w14:textId="0FC195BC" w:rsidR="003666AF" w:rsidRPr="003666AF" w:rsidRDefault="001F4161" w:rsidP="003666AF">
        <w:pPr>
          <w:pStyle w:val="Header"/>
          <w:rPr>
            <w:rFonts w:ascii="Times New Roman" w:hAnsi="Times New Roman" w:cs="Times New Roman"/>
          </w:rPr>
        </w:pPr>
        <w:r>
          <w:rPr>
            <w:rFonts w:ascii="Times New Roman" w:hAnsi="Times New Roman" w:cs="Times New Roman"/>
          </w:rPr>
          <w:t>Running h</w:t>
        </w:r>
        <w:r w:rsidR="00892DBA">
          <w:rPr>
            <w:rFonts w:ascii="Times New Roman" w:hAnsi="Times New Roman" w:cs="Times New Roman"/>
          </w:rPr>
          <w:t>ead: INFORMATIVE SPEECH OUTLINE</w:t>
        </w:r>
        <w:r w:rsidRPr="003666AF">
          <w:rPr>
            <w:rFonts w:ascii="Times New Roman" w:hAnsi="Times New Roman" w:cs="Times New Roman"/>
          </w:rPr>
          <w:tab/>
        </w:r>
        <w:r w:rsidR="0071450A" w:rsidRPr="003666AF">
          <w:rPr>
            <w:rFonts w:ascii="Times New Roman" w:hAnsi="Times New Roman" w:cs="Times New Roman"/>
          </w:rPr>
          <w:fldChar w:fldCharType="begin"/>
        </w:r>
        <w:r w:rsidRPr="003666AF">
          <w:rPr>
            <w:rFonts w:ascii="Times New Roman" w:hAnsi="Times New Roman" w:cs="Times New Roman"/>
          </w:rPr>
          <w:instrText xml:space="preserve"> PAGE   \* MERGEFORMAT </w:instrText>
        </w:r>
        <w:r w:rsidR="0071450A" w:rsidRPr="003666AF">
          <w:rPr>
            <w:rFonts w:ascii="Times New Roman" w:hAnsi="Times New Roman" w:cs="Times New Roman"/>
          </w:rPr>
          <w:fldChar w:fldCharType="separate"/>
        </w:r>
        <w:r w:rsidR="007812A7">
          <w:rPr>
            <w:rFonts w:ascii="Times New Roman" w:hAnsi="Times New Roman" w:cs="Times New Roman"/>
            <w:noProof/>
          </w:rPr>
          <w:t>1</w:t>
        </w:r>
        <w:r w:rsidR="0071450A" w:rsidRPr="003666AF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73ACD61D" w14:textId="77777777" w:rsidR="003666AF" w:rsidRDefault="003666A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AE84B12"/>
    <w:multiLevelType w:val="hybridMultilevel"/>
    <w:tmpl w:val="6AD27172"/>
    <w:numStyleLink w:val="ImportedStyle1"/>
  </w:abstractNum>
  <w:abstractNum w:abstractNumId="1">
    <w:nsid w:val="63DF3861"/>
    <w:multiLevelType w:val="hybridMultilevel"/>
    <w:tmpl w:val="5DF03370"/>
    <w:lvl w:ilvl="0" w:tplc="F9C470F2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5060CF36" w:tentative="1">
      <w:start w:val="1"/>
      <w:numFmt w:val="lowerLetter"/>
      <w:lvlText w:val="%2."/>
      <w:lvlJc w:val="left"/>
      <w:pPr>
        <w:ind w:left="1440" w:hanging="360"/>
      </w:pPr>
    </w:lvl>
    <w:lvl w:ilvl="2" w:tplc="D64E0782" w:tentative="1">
      <w:start w:val="1"/>
      <w:numFmt w:val="lowerRoman"/>
      <w:lvlText w:val="%3."/>
      <w:lvlJc w:val="right"/>
      <w:pPr>
        <w:ind w:left="2160" w:hanging="180"/>
      </w:pPr>
    </w:lvl>
    <w:lvl w:ilvl="3" w:tplc="7DF4891C" w:tentative="1">
      <w:start w:val="1"/>
      <w:numFmt w:val="decimal"/>
      <w:lvlText w:val="%4."/>
      <w:lvlJc w:val="left"/>
      <w:pPr>
        <w:ind w:left="2880" w:hanging="360"/>
      </w:pPr>
    </w:lvl>
    <w:lvl w:ilvl="4" w:tplc="662E65F8" w:tentative="1">
      <w:start w:val="1"/>
      <w:numFmt w:val="lowerLetter"/>
      <w:lvlText w:val="%5."/>
      <w:lvlJc w:val="left"/>
      <w:pPr>
        <w:ind w:left="3600" w:hanging="360"/>
      </w:pPr>
    </w:lvl>
    <w:lvl w:ilvl="5" w:tplc="77C67090" w:tentative="1">
      <w:start w:val="1"/>
      <w:numFmt w:val="lowerRoman"/>
      <w:lvlText w:val="%6."/>
      <w:lvlJc w:val="right"/>
      <w:pPr>
        <w:ind w:left="4320" w:hanging="180"/>
      </w:pPr>
    </w:lvl>
    <w:lvl w:ilvl="6" w:tplc="E6FAAA70" w:tentative="1">
      <w:start w:val="1"/>
      <w:numFmt w:val="decimal"/>
      <w:lvlText w:val="%7."/>
      <w:lvlJc w:val="left"/>
      <w:pPr>
        <w:ind w:left="5040" w:hanging="360"/>
      </w:pPr>
    </w:lvl>
    <w:lvl w:ilvl="7" w:tplc="2DFA39AA" w:tentative="1">
      <w:start w:val="1"/>
      <w:numFmt w:val="lowerLetter"/>
      <w:lvlText w:val="%8."/>
      <w:lvlJc w:val="left"/>
      <w:pPr>
        <w:ind w:left="5760" w:hanging="360"/>
      </w:pPr>
    </w:lvl>
    <w:lvl w:ilvl="8" w:tplc="867CAFF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3EE70F2"/>
    <w:multiLevelType w:val="hybridMultilevel"/>
    <w:tmpl w:val="6AD27172"/>
    <w:styleLink w:val="ImportedStyle1"/>
    <w:lvl w:ilvl="0" w:tplc="0478E35A">
      <w:start w:val="1"/>
      <w:numFmt w:val="upperRoman"/>
      <w:suff w:val="nothing"/>
      <w:lvlText w:val="%1."/>
      <w:lvlJc w:val="left"/>
      <w:pPr>
        <w:ind w:left="178" w:hanging="178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7E2E09D2">
      <w:start w:val="1"/>
      <w:numFmt w:val="upperLetter"/>
      <w:lvlText w:val="%2."/>
      <w:lvlJc w:val="left"/>
      <w:pPr>
        <w:tabs>
          <w:tab w:val="num" w:pos="720"/>
        </w:tabs>
        <w:ind w:left="36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31222CAC">
      <w:start w:val="1"/>
      <w:numFmt w:val="decimal"/>
      <w:lvlText w:val="%3."/>
      <w:lvlJc w:val="left"/>
      <w:pPr>
        <w:tabs>
          <w:tab w:val="num" w:pos="1170"/>
        </w:tabs>
        <w:ind w:left="810" w:firstLine="0"/>
      </w:pPr>
      <w:rPr>
        <w:rFonts w:ascii="Times New Roman" w:eastAsia="Arial Unicode MS" w:hAnsi="Times New Roman" w:cs="Times New Roman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9DC0E62">
      <w:start w:val="1"/>
      <w:numFmt w:val="lowerLetter"/>
      <w:lvlText w:val="%4)"/>
      <w:lvlJc w:val="left"/>
      <w:pPr>
        <w:tabs>
          <w:tab w:val="num" w:pos="1620"/>
        </w:tabs>
        <w:ind w:left="1260" w:firstLine="0"/>
      </w:pPr>
      <w:rPr>
        <w:rFonts w:hAnsi="Arial Unicode MS"/>
        <w:b/>
        <w:b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0778FABE">
      <w:start w:val="1"/>
      <w:numFmt w:val="decimal"/>
      <w:lvlText w:val="(%5)"/>
      <w:lvlJc w:val="left"/>
      <w:pPr>
        <w:tabs>
          <w:tab w:val="num" w:pos="2070"/>
        </w:tabs>
        <w:ind w:left="171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06D8FC18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E58E20DE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6340EF5A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183E63FC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hAnsi="Arial Unicode MS"/>
        <w:b/>
        <w:bCs/>
        <w:i/>
        <w:iCs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num w:numId="1">
    <w:abstractNumId w:val="2"/>
  </w:num>
  <w:num w:numId="2">
    <w:abstractNumId w:val="0"/>
    <w:lvlOverride w:ilvl="4">
      <w:lvl w:ilvl="4" w:tplc="6EAC4CEA">
        <w:start w:val="1"/>
        <w:numFmt w:val="decimal"/>
        <w:lvlText w:val="(%5)"/>
        <w:lvlJc w:val="left"/>
        <w:pPr>
          <w:tabs>
            <w:tab w:val="num" w:pos="2070"/>
          </w:tabs>
          <w:ind w:left="1710" w:firstLine="0"/>
        </w:pPr>
        <w:rPr>
          <w:rFonts w:hAnsi="Arial Unicode MS"/>
          <w:b/>
          <w:bCs/>
          <w:i w:val="0"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2A6C"/>
    <w:rsid w:val="00022E12"/>
    <w:rsid w:val="00042A6C"/>
    <w:rsid w:val="000720E6"/>
    <w:rsid w:val="00084790"/>
    <w:rsid w:val="00095C3F"/>
    <w:rsid w:val="000A0029"/>
    <w:rsid w:val="000A4846"/>
    <w:rsid w:val="000B1103"/>
    <w:rsid w:val="000C27ED"/>
    <w:rsid w:val="000D2428"/>
    <w:rsid w:val="000F4CA0"/>
    <w:rsid w:val="00117EFD"/>
    <w:rsid w:val="001C5DE0"/>
    <w:rsid w:val="001D31D5"/>
    <w:rsid w:val="001F4161"/>
    <w:rsid w:val="001F7A9F"/>
    <w:rsid w:val="002012CF"/>
    <w:rsid w:val="002065AB"/>
    <w:rsid w:val="00281FF1"/>
    <w:rsid w:val="002933A9"/>
    <w:rsid w:val="00297871"/>
    <w:rsid w:val="002C2E2F"/>
    <w:rsid w:val="002E1144"/>
    <w:rsid w:val="0036654A"/>
    <w:rsid w:val="003666AF"/>
    <w:rsid w:val="003B7E10"/>
    <w:rsid w:val="003C3A18"/>
    <w:rsid w:val="003C534C"/>
    <w:rsid w:val="004013BF"/>
    <w:rsid w:val="00425588"/>
    <w:rsid w:val="0046571B"/>
    <w:rsid w:val="00481305"/>
    <w:rsid w:val="004817E1"/>
    <w:rsid w:val="0049738B"/>
    <w:rsid w:val="004F7451"/>
    <w:rsid w:val="00513379"/>
    <w:rsid w:val="005B3B1E"/>
    <w:rsid w:val="005F3A3F"/>
    <w:rsid w:val="005F7793"/>
    <w:rsid w:val="00665917"/>
    <w:rsid w:val="006D378A"/>
    <w:rsid w:val="00704897"/>
    <w:rsid w:val="0071450A"/>
    <w:rsid w:val="007528C2"/>
    <w:rsid w:val="007812A7"/>
    <w:rsid w:val="00784339"/>
    <w:rsid w:val="007A23A6"/>
    <w:rsid w:val="008108CF"/>
    <w:rsid w:val="00810FF0"/>
    <w:rsid w:val="008476DF"/>
    <w:rsid w:val="00877E85"/>
    <w:rsid w:val="00892DBA"/>
    <w:rsid w:val="008B1266"/>
    <w:rsid w:val="008C14C0"/>
    <w:rsid w:val="008D2740"/>
    <w:rsid w:val="008E7623"/>
    <w:rsid w:val="0094704A"/>
    <w:rsid w:val="009B79A3"/>
    <w:rsid w:val="009F72AA"/>
    <w:rsid w:val="00A27555"/>
    <w:rsid w:val="00AC1650"/>
    <w:rsid w:val="00AC40DB"/>
    <w:rsid w:val="00AF4AAE"/>
    <w:rsid w:val="00B317C2"/>
    <w:rsid w:val="00B82F92"/>
    <w:rsid w:val="00B8655B"/>
    <w:rsid w:val="00B8687C"/>
    <w:rsid w:val="00B9137C"/>
    <w:rsid w:val="00BB4FD2"/>
    <w:rsid w:val="00BE162A"/>
    <w:rsid w:val="00BF0FFA"/>
    <w:rsid w:val="00C91175"/>
    <w:rsid w:val="00CF7F30"/>
    <w:rsid w:val="00D17B54"/>
    <w:rsid w:val="00D84B1B"/>
    <w:rsid w:val="00DC1EA4"/>
    <w:rsid w:val="00DC4FCF"/>
    <w:rsid w:val="00DD1822"/>
    <w:rsid w:val="00E12E46"/>
    <w:rsid w:val="00E258CB"/>
    <w:rsid w:val="00E412B9"/>
    <w:rsid w:val="00E548D4"/>
    <w:rsid w:val="00E57156"/>
    <w:rsid w:val="00EB429E"/>
    <w:rsid w:val="00EB7B31"/>
    <w:rsid w:val="00EC1C50"/>
    <w:rsid w:val="00ED0B1F"/>
    <w:rsid w:val="00EE3E92"/>
    <w:rsid w:val="00F0795A"/>
    <w:rsid w:val="00F16FF3"/>
    <w:rsid w:val="00FE6658"/>
    <w:rsid w:val="00FE66D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8919640A-E05B-4B59-AE6F-AAAD69FA55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2A6C"/>
    <w:pPr>
      <w:spacing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F4CA0"/>
    <w:pPr>
      <w:spacing w:before="480" w:after="0" w:line="276" w:lineRule="auto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F4CA0"/>
    <w:pPr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F4CA0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F4CA0"/>
    <w:pPr>
      <w:spacing w:before="200" w:after="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F4CA0"/>
    <w:pPr>
      <w:spacing w:before="200" w:after="0" w:line="276" w:lineRule="auto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F4CA0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F4CA0"/>
    <w:pPr>
      <w:spacing w:after="0" w:line="276" w:lineRule="auto"/>
      <w:outlineLvl w:val="6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F4CA0"/>
    <w:pPr>
      <w:spacing w:after="0" w:line="276" w:lineRule="auto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F4CA0"/>
    <w:pPr>
      <w:spacing w:after="0" w:line="276" w:lineRule="auto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F4CA0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F4CA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F4CA0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F4CA0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F4CA0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F4CA0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F4CA0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F4CA0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F4CA0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0F4CA0"/>
    <w:pPr>
      <w:pBdr>
        <w:bottom w:val="single" w:sz="4" w:space="1" w:color="auto"/>
      </w:pBdr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F4CA0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0F4CA0"/>
    <w:pPr>
      <w:spacing w:after="600" w:line="276" w:lineRule="auto"/>
    </w:pPr>
    <w:rPr>
      <w:rFonts w:asciiTheme="majorHAnsi" w:eastAsiaTheme="majorEastAsia" w:hAnsiTheme="majorHAnsi" w:cstheme="majorBidi"/>
      <w:i/>
      <w:iCs/>
      <w:spacing w:val="13"/>
    </w:rPr>
  </w:style>
  <w:style w:type="character" w:customStyle="1" w:styleId="SubtitleChar">
    <w:name w:val="Subtitle Char"/>
    <w:basedOn w:val="DefaultParagraphFont"/>
    <w:link w:val="Subtitle"/>
    <w:uiPriority w:val="11"/>
    <w:rsid w:val="000F4CA0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0F4CA0"/>
    <w:rPr>
      <w:b/>
      <w:bCs/>
    </w:rPr>
  </w:style>
  <w:style w:type="character" w:styleId="Emphasis">
    <w:name w:val="Emphasis"/>
    <w:uiPriority w:val="20"/>
    <w:qFormat/>
    <w:rsid w:val="000F4CA0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0F4CA0"/>
    <w:pPr>
      <w:spacing w:after="0"/>
    </w:pPr>
    <w:rPr>
      <w:sz w:val="22"/>
      <w:szCs w:val="22"/>
    </w:rPr>
  </w:style>
  <w:style w:type="paragraph" w:styleId="ListParagraph">
    <w:name w:val="List Paragraph"/>
    <w:basedOn w:val="Normal"/>
    <w:uiPriority w:val="34"/>
    <w:qFormat/>
    <w:rsid w:val="000F4CA0"/>
    <w:pPr>
      <w:spacing w:line="276" w:lineRule="auto"/>
      <w:ind w:left="720"/>
      <w:contextualSpacing/>
    </w:pPr>
    <w:rPr>
      <w:sz w:val="22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0F4CA0"/>
    <w:pPr>
      <w:spacing w:before="200" w:after="0" w:line="276" w:lineRule="auto"/>
      <w:ind w:left="360" w:right="360"/>
    </w:pPr>
    <w:rPr>
      <w:i/>
      <w:iCs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0F4CA0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F4CA0"/>
    <w:pPr>
      <w:pBdr>
        <w:bottom w:val="single" w:sz="4" w:space="1" w:color="auto"/>
      </w:pBdr>
      <w:spacing w:before="200" w:after="280" w:line="276" w:lineRule="auto"/>
      <w:ind w:left="1008" w:right="1152"/>
      <w:jc w:val="both"/>
    </w:pPr>
    <w:rPr>
      <w:b/>
      <w:bCs/>
      <w:i/>
      <w:iCs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F4CA0"/>
    <w:rPr>
      <w:b/>
      <w:bCs/>
      <w:i/>
      <w:iCs/>
    </w:rPr>
  </w:style>
  <w:style w:type="character" w:styleId="SubtleEmphasis">
    <w:name w:val="Subtle Emphasis"/>
    <w:uiPriority w:val="19"/>
    <w:qFormat/>
    <w:rsid w:val="000F4CA0"/>
    <w:rPr>
      <w:i/>
      <w:iCs/>
    </w:rPr>
  </w:style>
  <w:style w:type="character" w:styleId="IntenseEmphasis">
    <w:name w:val="Intense Emphasis"/>
    <w:uiPriority w:val="21"/>
    <w:qFormat/>
    <w:rsid w:val="000F4CA0"/>
    <w:rPr>
      <w:b/>
      <w:bCs/>
    </w:rPr>
  </w:style>
  <w:style w:type="character" w:styleId="SubtleReference">
    <w:name w:val="Subtle Reference"/>
    <w:uiPriority w:val="31"/>
    <w:qFormat/>
    <w:rsid w:val="000F4CA0"/>
    <w:rPr>
      <w:smallCaps/>
    </w:rPr>
  </w:style>
  <w:style w:type="character" w:styleId="IntenseReference">
    <w:name w:val="Intense Reference"/>
    <w:uiPriority w:val="32"/>
    <w:qFormat/>
    <w:rsid w:val="000F4CA0"/>
    <w:rPr>
      <w:smallCaps/>
      <w:spacing w:val="5"/>
      <w:u w:val="single"/>
    </w:rPr>
  </w:style>
  <w:style w:type="character" w:styleId="BookTitle">
    <w:name w:val="Book Title"/>
    <w:uiPriority w:val="33"/>
    <w:qFormat/>
    <w:rsid w:val="000F4CA0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F4CA0"/>
    <w:pPr>
      <w:outlineLvl w:val="9"/>
    </w:pPr>
    <w:rPr>
      <w:lang w:bidi="en-US"/>
    </w:rPr>
  </w:style>
  <w:style w:type="paragraph" w:styleId="Footer">
    <w:name w:val="footer"/>
    <w:basedOn w:val="Normal"/>
    <w:link w:val="FooterChar"/>
    <w:uiPriority w:val="99"/>
    <w:unhideWhenUsed/>
    <w:rsid w:val="00CF7F30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F7F30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CF7F30"/>
  </w:style>
  <w:style w:type="paragraph" w:styleId="Header">
    <w:name w:val="header"/>
    <w:basedOn w:val="Normal"/>
    <w:link w:val="HeaderChar"/>
    <w:uiPriority w:val="99"/>
    <w:unhideWhenUsed/>
    <w:rsid w:val="00CF7F30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F7F30"/>
    <w:rPr>
      <w:sz w:val="24"/>
      <w:szCs w:val="24"/>
    </w:rPr>
  </w:style>
  <w:style w:type="numbering" w:customStyle="1" w:styleId="ImportedStyle1">
    <w:name w:val="Imported Style 1"/>
    <w:rsid w:val="002933A9"/>
    <w:pPr>
      <w:numPr>
        <w:numId w:val="1"/>
      </w:numPr>
    </w:pPr>
  </w:style>
  <w:style w:type="character" w:styleId="Hyperlink">
    <w:name w:val="Hyperlink"/>
    <w:basedOn w:val="DefaultParagraphFont"/>
    <w:uiPriority w:val="99"/>
    <w:unhideWhenUsed/>
    <w:rsid w:val="000720E6"/>
    <w:rPr>
      <w:color w:val="5F5F5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13BF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Composite">
      <a:maj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Ｐゴシック"/>
        <a:font script="Hang" typeface="맑은 고딕"/>
        <a:font script="Hans" typeface="宋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E358F1-84CB-4CD2-99A0-2ED1AB2B41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874</Words>
  <Characters>4982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8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lison</dc:creator>
  <cp:lastModifiedBy>raja arslan</cp:lastModifiedBy>
  <cp:revision>4</cp:revision>
  <dcterms:created xsi:type="dcterms:W3CDTF">2019-04-26T09:08:00Z</dcterms:created>
  <dcterms:modified xsi:type="dcterms:W3CDTF">2019-04-26T1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1gncV9nH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